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13DBAA75"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this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25F97F74"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 xml:space="preserve">(Costanzo et al. 2001; </w:t>
      </w:r>
      <w:r w:rsidR="00BB005D" w:rsidRPr="00BB005D">
        <w:lastRenderedPageBreak/>
        <w:t>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02C7B90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0BA4D3B2"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w:t>
      </w:r>
      <w:r w:rsidR="00EE0669">
        <w:lastRenderedPageBreak/>
        <w:t xml:space="preserve">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E7F921D"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lastRenderedPageBreak/>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6FF899B4"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 xml:space="preserve">A full description of the methods used to calculate IDW population can be found in the companion manuscript </w:t>
      </w:r>
      <w:r w:rsidR="002A51C9">
        <w:fldChar w:fldCharType="begin"/>
      </w:r>
      <w:r w:rsidR="00596DAE">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4725C8">
        <w:t xml:space="preserve"> </w:t>
      </w:r>
      <w:r w:rsidR="002A51C9">
        <w:t>(Under Review</w:t>
      </w:r>
      <w:r w:rsidR="002A51C9" w:rsidRPr="002A51C9">
        <w:t>)</w:t>
      </w:r>
      <w:r w:rsidR="002A51C9">
        <w:fldChar w:fldCharType="end"/>
      </w:r>
      <w:r w:rsidR="000C3774" w:rsidRPr="00D87563">
        <w:t>.</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lastRenderedPageBreak/>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lastRenderedPageBreak/>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9E4736C" w:rsidR="009A29EA" w:rsidRPr="00D87563" w:rsidRDefault="00CA1591" w:rsidP="00AF6302">
      <w:r>
        <w:t>Mollusk</w:t>
      </w:r>
      <w:r w:rsidR="009A29EA"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4D1FDF2D" w:rsidR="009A29EA" w:rsidRPr="00D87563" w:rsidRDefault="00CA1591" w:rsidP="00AF6302">
      <w:r>
        <w:t>Mollusk</w:t>
      </w:r>
      <w:r w:rsidR="009A29EA"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lastRenderedPageBreak/>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ECD64BB" w:rsidR="009A29EA" w:rsidRPr="00D87563" w:rsidRDefault="00CA1591" w:rsidP="00AF6302">
      <w:r>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AD5A657" w:rsidR="009A29EA" w:rsidRPr="00D87563" w:rsidRDefault="00CA1591" w:rsidP="00AF6302">
      <w:r>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lastRenderedPageBreak/>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73F2E9C5" w:rsidR="00354123" w:rsidRPr="00D87563" w:rsidRDefault="00354123" w:rsidP="00AF6302">
      <w:r w:rsidRPr="00D87563">
        <w:t xml:space="preserve">Whether or not photos of the shoreline were taken. Photos are available on the project’s Open Science Framework page </w:t>
      </w:r>
      <w:r w:rsidR="002A51C9">
        <w:fldChar w:fldCharType="begin"/>
      </w:r>
      <w:r w:rsidR="002A51C9">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2A51C9">
        <w:fldChar w:fldCharType="separate"/>
      </w:r>
      <w:r w:rsidR="002A51C9" w:rsidRPr="002A51C9">
        <w:t>(Meyer et al. 2015)</w:t>
      </w:r>
      <w:r w:rsidR="002A51C9">
        <w:fldChar w:fldCharType="end"/>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lastRenderedPageBreak/>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proofErr w:type="spellStart"/>
      <w:r w:rsidRPr="00D87563">
        <w:rPr>
          <w:i/>
        </w:rPr>
        <w:t>volume_filtered_ml</w:t>
      </w:r>
      <w:proofErr w:type="spellEnd"/>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51B23B9D"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564DC988"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2244FE58" w:rsidR="00AF6302" w:rsidRPr="00D87563" w:rsidRDefault="00AF6302">
      <w:r w:rsidRPr="00D87563">
        <w:t xml:space="preserve">This file contains Pharmaceutical and Personal Care Product (PPCP) concentrations for each littoral and pelagic sampling location. </w:t>
      </w:r>
      <w:r w:rsidR="00555DF8">
        <w:t>Detection limits are estimated to be 0.001 µ</w:t>
      </w:r>
      <w:r w:rsidR="00555DF8" w:rsidRPr="002C58CA">
        <w:t xml:space="preserve">g/L based on a 500 mL sample volume.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5D5A4142"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43FCE00F"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01D4888E" w:rsidR="00AF6302" w:rsidRPr="00D87563" w:rsidRDefault="00AF6302" w:rsidP="00AF6302">
      <w:r w:rsidRPr="00D87563">
        <w:t xml:space="preserve">Concentration of </w:t>
      </w:r>
      <w:proofErr w:type="spellStart"/>
      <w:r w:rsidRPr="00D87563">
        <w:t>sulfachloropyridazine</w:t>
      </w:r>
      <w:proofErr w:type="spellEnd"/>
      <w:r w:rsidRPr="00D87563">
        <w:t xml:space="preserv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lastRenderedPageBreak/>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683C89">
      <w:pPr>
        <w:pStyle w:val="ListParagraph"/>
        <w:numPr>
          <w:ilvl w:val="0"/>
          <w:numId w:val="3"/>
        </w:numPr>
      </w:pPr>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2C51C554" w:rsidR="00293998" w:rsidRDefault="00293998">
      <w:r w:rsidRPr="00293998">
        <w:t>Data</w:t>
      </w:r>
      <w:r>
        <w:t xml:space="preserve"> are available at the replicate level at the Environmental Data Initiative (</w:t>
      </w:r>
      <w:r w:rsidRPr="00293998">
        <w:t>doi.org/10.6073/pasta/76f43144015ec795679bac508efa044b</w:t>
      </w:r>
      <w:r>
        <w:t>).</w:t>
      </w:r>
      <w:bookmarkStart w:id="3" w:name="_GoBack"/>
      <w:bookmarkEnd w:id="3"/>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 xml:space="preserve">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w:t>
      </w:r>
      <w:r>
        <w:lastRenderedPageBreak/>
        <w:t>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0CAA7C39"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R Core 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AF6001">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AF6001">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79F1F400" w:rsidR="00C42C3E" w:rsidRDefault="0077579F" w:rsidP="0077579F">
      <w:r>
        <w:t xml:space="preserve">Chlorophyll samples were processed in a manner similar to that of </w:t>
      </w:r>
      <w:r w:rsidR="002A51C9">
        <w:fldChar w:fldCharType="begin"/>
      </w:r>
      <w:r w:rsidR="00596DAE">
        <w:instrText xml:space="preserve"> ADDIN ZOTERO_ITEM CSL_CITATION {"citationID":"umTxWZYK","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2A51C9">
        <w:fldChar w:fldCharType="separate"/>
      </w:r>
      <w:r w:rsidR="002A51C9" w:rsidRPr="002A51C9">
        <w:t xml:space="preserve">Parsons and Strickland </w:t>
      </w:r>
      <w:r w:rsidR="002A51C9">
        <w:t>(</w:t>
      </w:r>
      <w:r w:rsidR="002A51C9" w:rsidRPr="002A51C9">
        <w:t>1963)</w:t>
      </w:r>
      <w:r w:rsidR="002A51C9">
        <w:fldChar w:fldCharType="end"/>
      </w:r>
      <w:r w:rsidR="002A51C9">
        <w:t xml:space="preserve"> </w:t>
      </w:r>
      <w:r>
        <w:t xml:space="preserve">and </w:t>
      </w:r>
      <w:r w:rsidR="002A51C9">
        <w:fldChar w:fldCharType="begin"/>
      </w:r>
      <w:r w:rsidR="00596DAE">
        <w:instrText xml:space="preserve"> ADDIN ZOTERO_ITEM CSL_CITATION {"citationID":"xyxGDcVe","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2A51C9">
        <w:fldChar w:fldCharType="separate"/>
      </w:r>
      <w:r w:rsidR="002A51C9" w:rsidRPr="002A51C9">
        <w:t xml:space="preserve">Lorenzen </w:t>
      </w:r>
      <w:r w:rsidR="002A51C9">
        <w:t>(</w:t>
      </w:r>
      <w:r w:rsidR="002A51C9" w:rsidRPr="002A51C9">
        <w:t>1967)</w:t>
      </w:r>
      <w:r w:rsidR="002A51C9">
        <w:fldChar w:fldCharType="end"/>
      </w:r>
      <w:r>
        <w:t xml:space="preserve">. Nitrocellulose filters were ground in 90% acetone, in which chlorophyll </w:t>
      </w:r>
      <w:r>
        <w:lastRenderedPageBreak/>
        <w:t xml:space="preserve">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759629E5"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t xml:space="preserve">. 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w:t>
      </w:r>
      <w:r>
        <w:lastRenderedPageBreak/>
        <w:t xml:space="preserve">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5F186013" w:rsidR="00C42C3E" w:rsidRDefault="00683C89" w:rsidP="00C42C3E">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C42C3E">
        <w:t xml:space="preserve">, </w:t>
      </w:r>
      <w:r w:rsidR="00C42C3E" w:rsidRPr="00AC75E6">
        <w:rPr>
          <w:i/>
        </w:rPr>
        <w:t>Spirogyra</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5543C7EA" w:rsidR="00EE46A1" w:rsidRDefault="00EE46A1" w:rsidP="00EE46A1">
      <w:r>
        <w:t>Invertebrate taxonomic identification and enumeration were performed under a stereo microscope. All invertebrates were identified to species with the exception of juveniles (</w:t>
      </w:r>
      <w:r w:rsidR="00290646">
        <w:fldChar w:fldCharType="begin"/>
      </w:r>
      <w:r w:rsidR="00596DAE">
        <w:instrText xml:space="preserve"> ADDIN ZOTERO_ITEM CSL_CITATION {"citationID":"PVqngYSy","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90646">
        <w:fldChar w:fldCharType="separate"/>
      </w:r>
      <w:r w:rsidR="00290646" w:rsidRPr="00290646">
        <w:t xml:space="preserve">Takhteev and Didorenko </w:t>
      </w:r>
      <w:r w:rsidR="00290646">
        <w:t>(</w:t>
      </w:r>
      <w:r w:rsidR="00290646" w:rsidRPr="00290646">
        <w:t>2015)</w:t>
      </w:r>
      <w:r w:rsidR="00290646">
        <w:fldChar w:fldCharType="end"/>
      </w:r>
      <w:r>
        <w:t xml:space="preserve">for amphipods; </w:t>
      </w:r>
      <w:r w:rsidR="00290646">
        <w:fldChar w:fldCharType="begin"/>
      </w:r>
      <w:r w:rsidR="00596DAE">
        <w:instrText xml:space="preserve"> ADDIN ZOTERO_ITEM CSL_CITATION {"citationID":"9JYUCj0q","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90646">
        <w:fldChar w:fldCharType="separate"/>
      </w:r>
      <w:r w:rsidR="00290646" w:rsidRPr="00290646">
        <w:t xml:space="preserve">Sitnikova </w:t>
      </w:r>
      <w:r w:rsidR="00290646">
        <w:t>(</w:t>
      </w:r>
      <w:r w:rsidR="00290646" w:rsidRPr="00290646">
        <w:t>2012)</w:t>
      </w:r>
      <w:r w:rsidR="00290646">
        <w:fldChar w:fldCharType="end"/>
      </w:r>
      <w:r>
        <w:t xml:space="preserve"> for </w:t>
      </w:r>
      <w:r w:rsidR="00E10AF9">
        <w:t>m</w:t>
      </w:r>
      <w:r w:rsidR="00CA1591">
        <w:t>ollusk</w:t>
      </w:r>
      <w:r>
        <w:t xml:space="preserve">s;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w:t>
      </w:r>
      <w:r>
        <w:lastRenderedPageBreak/>
        <w:t xml:space="preserve">order to reduce errors in identification. </w:t>
      </w:r>
      <w:bookmarkStart w:id="4" w:name="_Hlk53404768"/>
      <w:r>
        <w:t xml:space="preserve">KD-1 and LI-1 </w:t>
      </w:r>
      <w:bookmarkEnd w:id="4"/>
      <w:r>
        <w:t xml:space="preserve">were the only sites with 1 sample counted. </w:t>
      </w:r>
      <w:bookmarkStart w:id="5" w:name="_Hlk53404812"/>
      <w:r>
        <w:t xml:space="preserve">BK-2 and KD-2 </w:t>
      </w:r>
      <w:bookmarkEnd w:id="5"/>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7EEC76C0" w:rsidR="00882F0F" w:rsidRPr="00882F0F"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lastRenderedPageBreak/>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691091D8"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596DAE">
        <w:rPr>
          <w:color w:val="212121"/>
        </w:rPr>
        <w:instrText xml:space="preserve"> ADDIN ZOTERO_ITEM CSL_CITATION {"citationID":"zOKTrL6g","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596DAE">
        <w:rPr>
          <w:color w:val="212121"/>
        </w:rPr>
        <w:fldChar w:fldCharType="separate"/>
      </w:r>
      <w:r w:rsidR="00596DAE" w:rsidRPr="00596DAE">
        <w:t>(Meyer et al. 2020b)</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1199AD93"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596DAE">
        <w:t>0</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w:t>
      </w:r>
      <w:r w:rsidRPr="00D87563">
        <w:rPr>
          <w:color w:val="212121"/>
        </w:rPr>
        <w:lastRenderedPageBreak/>
        <w:t>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24DD7D00"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 xml:space="preserve">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w:t>
      </w:r>
      <w:r w:rsidR="00D14AB9">
        <w:lastRenderedPageBreak/>
        <w:t xml:space="preserve">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0399884B" w14:textId="77777777" w:rsidR="00596DAE" w:rsidRDefault="00164694" w:rsidP="00596DAE">
      <w:pPr>
        <w:pStyle w:val="Bibliography"/>
      </w:pPr>
      <w:r>
        <w:rPr>
          <w:color w:val="4A86E8"/>
        </w:rPr>
        <w:fldChar w:fldCharType="begin"/>
      </w:r>
      <w:r w:rsidR="00967C85">
        <w:rPr>
          <w:color w:val="4A86E8"/>
        </w:rPr>
        <w:instrText xml:space="preserve"> ADDIN ZOTERO_BIBL {"uncited":[],"omitted":[],"custom":[]} CSL_BIBLIOGRAPHY </w:instrText>
      </w:r>
      <w:r>
        <w:rPr>
          <w:color w:val="4A86E8"/>
        </w:rPr>
        <w:fldChar w:fldCharType="separate"/>
      </w:r>
      <w:r w:rsidR="00596DAE">
        <w:t xml:space="preserve">Barnes, D. K. A., F. Galgani, R. C. Thompson, and M. Barlaz. 2009. Accumulation and fragmentation of plastic debris in global environments. Philos Trans R Soc Lond B Biol Sci </w:t>
      </w:r>
      <w:r w:rsidR="00596DAE">
        <w:rPr>
          <w:b/>
          <w:bCs/>
        </w:rPr>
        <w:t>364</w:t>
      </w:r>
      <w:r w:rsidR="00596DAE">
        <w:t>: 1985–1998. doi:10.1098/rstb.2008.0205</w:t>
      </w:r>
    </w:p>
    <w:p w14:paraId="340E5055" w14:textId="77777777" w:rsidR="00596DAE" w:rsidRDefault="00596DAE" w:rsidP="00596DAE">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242C915E" w14:textId="77777777" w:rsidR="00596DAE" w:rsidRDefault="00596DAE" w:rsidP="00596DAE">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5CD1775F" w14:textId="77777777" w:rsidR="00596DAE" w:rsidRDefault="00596DAE" w:rsidP="00596DAE">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6ADD6880" w14:textId="77777777" w:rsidR="00596DAE" w:rsidRDefault="00596DAE" w:rsidP="00596DAE">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4AFEF368" w14:textId="77777777" w:rsidR="00596DAE" w:rsidRDefault="00596DAE" w:rsidP="00596DAE">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1CCAED4" w14:textId="77777777" w:rsidR="00596DAE" w:rsidRDefault="00596DAE" w:rsidP="00596DAE">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145BD0E3" w14:textId="77777777" w:rsidR="00596DAE" w:rsidRDefault="00596DAE" w:rsidP="00596DAE">
      <w:pPr>
        <w:pStyle w:val="Bibliography"/>
      </w:pPr>
      <w:r>
        <w:lastRenderedPageBreak/>
        <w:t xml:space="preserve">Dalsgaard, J., M. St. John, G. Kattner, D. Müller-Navarra, and W. Hagen. 2003. Fatty acid trophic markers in the pelagic marine environment, p. 225–340. </w:t>
      </w:r>
      <w:r>
        <w:rPr>
          <w:i/>
          <w:iCs/>
        </w:rPr>
        <w:t>In</w:t>
      </w:r>
      <w:r>
        <w:t xml:space="preserve"> Advances in Marine Biology. Elsevier.</w:t>
      </w:r>
    </w:p>
    <w:p w14:paraId="21694E16" w14:textId="77777777" w:rsidR="00596DAE" w:rsidRDefault="00596DAE" w:rsidP="00596DAE">
      <w:pPr>
        <w:pStyle w:val="Bibliography"/>
      </w:pPr>
      <w:r>
        <w:t xml:space="preserve">Edmondson, W. T. 1970. Phosphorus, Nitrogen, and Algae in Lake Washington after Diversion of Sewage. Science </w:t>
      </w:r>
      <w:r>
        <w:rPr>
          <w:b/>
          <w:bCs/>
        </w:rPr>
        <w:t>169</w:t>
      </w:r>
      <w:r>
        <w:t>: 690–691.</w:t>
      </w:r>
    </w:p>
    <w:p w14:paraId="5FE56F9E" w14:textId="77777777" w:rsidR="00596DAE" w:rsidRDefault="00596DAE" w:rsidP="00596DAE">
      <w:pPr>
        <w:pStyle w:val="Bibliography"/>
      </w:pPr>
      <w:r>
        <w:t>Fellows, I., and  using the Jm. library by J. P. Stotz. 2019. OpenStreetMap: Access to Open Street Map Raster Images,.</w:t>
      </w:r>
    </w:p>
    <w:p w14:paraId="7FF7E121" w14:textId="77777777" w:rsidR="00596DAE" w:rsidRDefault="00596DAE" w:rsidP="00596DAE">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3849BEF" w14:textId="77777777" w:rsidR="00596DAE" w:rsidRDefault="00596DAE" w:rsidP="00596DAE">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15EFDDB" w14:textId="77777777" w:rsidR="00596DAE" w:rsidRDefault="00596DAE" w:rsidP="00596DAE">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643DB92F" w14:textId="77777777" w:rsidR="00596DAE" w:rsidRDefault="00596DAE" w:rsidP="00596DAE">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2EF63F61" w14:textId="77777777" w:rsidR="00596DAE" w:rsidRDefault="00596DAE" w:rsidP="00596DAE">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37EA3704" w14:textId="77777777" w:rsidR="00596DAE" w:rsidRDefault="00596DAE" w:rsidP="00596DAE">
      <w:pPr>
        <w:pStyle w:val="Bibliography"/>
      </w:pPr>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p>
    <w:p w14:paraId="2F4D78EF" w14:textId="77777777" w:rsidR="00596DAE" w:rsidRDefault="00596DAE" w:rsidP="00596DAE">
      <w:pPr>
        <w:pStyle w:val="Bibliography"/>
      </w:pPr>
      <w:r>
        <w:t xml:space="preserve">Hampton, S. E., S. McGowan, T. Ozersky, and others. 2018. Recent ecological change in ancient lakes. Limnology and Oceanography </w:t>
      </w:r>
      <w:r>
        <w:rPr>
          <w:b/>
          <w:bCs/>
        </w:rPr>
        <w:t>63</w:t>
      </w:r>
      <w:r>
        <w:t>: 2277–2304. doi:10.1002/lno.10938</w:t>
      </w:r>
    </w:p>
    <w:p w14:paraId="4A25328E" w14:textId="77777777" w:rsidR="00596DAE" w:rsidRDefault="00596DAE" w:rsidP="00596DAE">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1011413D" w14:textId="77777777" w:rsidR="00596DAE" w:rsidRDefault="00596DAE" w:rsidP="00596DAE">
      <w:pPr>
        <w:pStyle w:val="Bibliography"/>
      </w:pPr>
      <w:r>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010077DD" w14:textId="77777777" w:rsidR="00596DAE" w:rsidRDefault="00596DAE" w:rsidP="00596DAE">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A02FD54" w14:textId="77777777" w:rsidR="00596DAE" w:rsidRDefault="00596DAE" w:rsidP="00596DAE">
      <w:pPr>
        <w:pStyle w:val="Bibliography"/>
      </w:pPr>
      <w:r>
        <w:t>Izhboldina, L. A. 2007. Guide and Key to Benthic and Periphyton Algae of Lake Baikal (meio- and macrophytes) with Brief Notes on Their Ecology, Nauka-Centre.</w:t>
      </w:r>
    </w:p>
    <w:p w14:paraId="2FBD4128" w14:textId="77777777" w:rsidR="00596DAE" w:rsidRDefault="00596DAE" w:rsidP="00596DAE">
      <w:pPr>
        <w:pStyle w:val="Bibliography"/>
      </w:pPr>
      <w:r>
        <w:t xml:space="preserve">Izmest’eva, L. R., M. V. Moore, S. E. Hampton, and others. 2016. Lake-wide physical and biological trends associated with warming in Lake Baikal. Journal of Great Lakes Research </w:t>
      </w:r>
      <w:r>
        <w:rPr>
          <w:b/>
          <w:bCs/>
        </w:rPr>
        <w:t>42</w:t>
      </w:r>
      <w:r>
        <w:t>: 6–17. doi:10.1016/j.jglr.2015.11.006</w:t>
      </w:r>
    </w:p>
    <w:p w14:paraId="0A795F02" w14:textId="77777777" w:rsidR="00596DAE" w:rsidRDefault="00596DAE" w:rsidP="00596DAE">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6D3E85C9" w14:textId="77777777" w:rsidR="00596DAE" w:rsidRDefault="00596DAE" w:rsidP="00596DAE">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129F5F1B" w14:textId="77777777" w:rsidR="00596DAE" w:rsidRDefault="00596DAE" w:rsidP="00596DAE">
      <w:pPr>
        <w:pStyle w:val="Bibliography"/>
      </w:pPr>
      <w:r>
        <w:t>Kassambara, A. 2019. ggpubr: “ggplot2” Based Publication Ready Plots,.</w:t>
      </w:r>
    </w:p>
    <w:p w14:paraId="07103A0C" w14:textId="77777777" w:rsidR="00596DAE" w:rsidRDefault="00596DAE" w:rsidP="00596DAE">
      <w:pPr>
        <w:pStyle w:val="Bibliography"/>
      </w:pPr>
      <w:r>
        <w:t xml:space="preserve">Katz, S. L., L. R. Izmest’eva, S. E. Hampton, T. Ozersky, K. Shchapov, M. V. Moore, S. V. Shimaraeva, and E. A. Silow. 2015. The “Melosira years” of Lake Baikal: Winter environmental conditions at ice onset predict under-ice algal blooms in spring. Limnology and Oceanography </w:t>
      </w:r>
      <w:r>
        <w:rPr>
          <w:b/>
          <w:bCs/>
        </w:rPr>
        <w:t>60</w:t>
      </w:r>
      <w:r>
        <w:t>: 1950–1964. doi:10.1002/lno.10143</w:t>
      </w:r>
    </w:p>
    <w:p w14:paraId="148F8A6C" w14:textId="77777777" w:rsidR="00596DAE" w:rsidRDefault="00596DAE" w:rsidP="00596DAE">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1BDFD37" w14:textId="77777777" w:rsidR="00596DAE" w:rsidRDefault="00596DAE" w:rsidP="00596DAE">
      <w:pPr>
        <w:pStyle w:val="Bibliography"/>
      </w:pPr>
      <w:r>
        <w:t>Kozhova, O. M., and L. R. Izmest’eva. 1998. Lake Baikal: Evolution and Biodiversity, Backhuys Publishers.</w:t>
      </w:r>
    </w:p>
    <w:p w14:paraId="50A818B9" w14:textId="77777777" w:rsidR="00596DAE" w:rsidRDefault="00596DAE" w:rsidP="00596DAE">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BC940B4" w14:textId="77777777" w:rsidR="00596DAE" w:rsidRDefault="00596DAE" w:rsidP="00596DAE">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52C42EE1" w14:textId="77777777" w:rsidR="00596DAE" w:rsidRDefault="00596DAE" w:rsidP="00596DAE">
      <w:pPr>
        <w:pStyle w:val="Bibliography"/>
      </w:pPr>
      <w:r>
        <w:lastRenderedPageBreak/>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4B474062" w14:textId="77777777" w:rsidR="00596DAE" w:rsidRDefault="00596DAE" w:rsidP="00596DAE">
      <w:pPr>
        <w:pStyle w:val="Bibliography"/>
      </w:pPr>
      <w:r>
        <w:t xml:space="preserve">Lin, D., J. Crabtree, I. Dillo, and others. 2020. The TRUST Principles for digital repositories. Scientific Data </w:t>
      </w:r>
      <w:r>
        <w:rPr>
          <w:b/>
          <w:bCs/>
        </w:rPr>
        <w:t>7</w:t>
      </w:r>
      <w:r>
        <w:t>: 144. doi:10.1038/s41597-020-0486-7</w:t>
      </w:r>
    </w:p>
    <w:p w14:paraId="077DD6DB" w14:textId="77777777" w:rsidR="00596DAE" w:rsidRDefault="00596DAE" w:rsidP="00596DAE">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01A84E94" w14:textId="77777777" w:rsidR="00596DAE" w:rsidRDefault="00596DAE" w:rsidP="00596DAE">
      <w:pPr>
        <w:pStyle w:val="Bibliography"/>
      </w:pPr>
      <w:r>
        <w:t xml:space="preserve">Meyer, M. F., S. G. Labou, A. N. Cramer, M. R. Brousil, and B. T. Luff. 2020a. The global lake area, climate, and population dataset. Scientific Data </w:t>
      </w:r>
      <w:r>
        <w:rPr>
          <w:b/>
          <w:bCs/>
        </w:rPr>
        <w:t>7</w:t>
      </w:r>
      <w:r>
        <w:t>: 174. doi:10.1038/s41597-020-0517-4</w:t>
      </w:r>
    </w:p>
    <w:p w14:paraId="30DB2E07" w14:textId="77777777" w:rsidR="00596DAE" w:rsidRDefault="00596DAE" w:rsidP="00596DAE">
      <w:pPr>
        <w:pStyle w:val="Bibliography"/>
      </w:pPr>
      <w:r>
        <w:t>Meyer, M. F., T. Ozersky, K. H. Woo, and others. 2020b. A unified dataset of co-located sewage pollution, periphyton, and benthic macroinvertebrate community and food web structure from Lake Baikal (Siberia).doi:10.6073/PASTA/76F43144015EC795679BAC508EFA044B</w:t>
      </w:r>
    </w:p>
    <w:p w14:paraId="6381871A" w14:textId="77777777" w:rsidR="00596DAE" w:rsidRDefault="00596DAE" w:rsidP="00596DAE">
      <w:pPr>
        <w:pStyle w:val="Bibliography"/>
      </w:pPr>
      <w:r>
        <w:t>Meyer, M. F., T. Ozersky, K. H. Woo, and others. Effects of spatially heterogeneous lakeside development on nearshore biotic communities in a large, deep, oligotrophic lake (Lake Baikal, Siberia).</w:t>
      </w:r>
    </w:p>
    <w:p w14:paraId="7B28DD80" w14:textId="77777777" w:rsidR="00596DAE" w:rsidRDefault="00596DAE" w:rsidP="00596DAE">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9C672FB" w14:textId="77777777" w:rsidR="00596DAE" w:rsidRDefault="00596DAE" w:rsidP="00596DAE">
      <w:pPr>
        <w:pStyle w:val="Bibliography"/>
      </w:pPr>
      <w:r>
        <w:t>Meyer, M., T. Ozersky, K. Woo, A. W. E. Galloway, M. R. Brousil, and S. Hampton. 2015. Baikal Food Webs.doi:10.17605/OSF.IO/9TA8Z</w:t>
      </w:r>
    </w:p>
    <w:p w14:paraId="7D35EE35" w14:textId="77777777" w:rsidR="00596DAE" w:rsidRDefault="00596DAE" w:rsidP="00596DAE">
      <w:pPr>
        <w:pStyle w:val="Bibliography"/>
      </w:pPr>
      <w:r>
        <w:lastRenderedPageBreak/>
        <w:t xml:space="preserve">Moore, J. W., D. E. Schindler, M. D. Scheuerell, D. Smith, and J. Frodge. 2003. Lake eutrophication at the urban fringe, Seattle region, USA. AMBIO: A Journal of the Human Environment </w:t>
      </w:r>
      <w:r>
        <w:rPr>
          <w:b/>
          <w:bCs/>
        </w:rPr>
        <w:t>32</w:t>
      </w:r>
      <w:r>
        <w:t>: 13–18.</w:t>
      </w:r>
    </w:p>
    <w:p w14:paraId="19005E18" w14:textId="77777777" w:rsidR="00596DAE" w:rsidRDefault="00596DAE" w:rsidP="00596DAE">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3E26757E" w14:textId="77777777" w:rsidR="00596DAE" w:rsidRDefault="00596DAE" w:rsidP="00596DAE">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64763425" w14:textId="77777777" w:rsidR="00596DAE" w:rsidRDefault="00596DAE" w:rsidP="00596DAE">
      <w:pPr>
        <w:pStyle w:val="Bibliography"/>
      </w:pPr>
      <w:r>
        <w:t>Parsons, T. R., and J. D. H. Strickland. 1963. Discussion of spectrophotometric determination of marine-plant pigments, with revised equations for ascertaining chlorophylls and carotenoids. Journal of Marine Research.</w:t>
      </w:r>
    </w:p>
    <w:p w14:paraId="25BB5353" w14:textId="77777777" w:rsidR="00596DAE" w:rsidRDefault="00596DAE" w:rsidP="00596DAE">
      <w:pPr>
        <w:pStyle w:val="Bibliography"/>
      </w:pPr>
      <w:r>
        <w:t xml:space="preserve">Pebesma, E. 2018. Simple Features for R: Standardized Support for Spatial Vector Data. The R Journal </w:t>
      </w:r>
      <w:r>
        <w:rPr>
          <w:b/>
          <w:bCs/>
        </w:rPr>
        <w:t>10</w:t>
      </w:r>
      <w:r>
        <w:t>: 439–446. doi:10.32614/RJ-2018-009</w:t>
      </w:r>
    </w:p>
    <w:p w14:paraId="1E784F80" w14:textId="77777777" w:rsidR="00596DAE" w:rsidRDefault="00596DAE" w:rsidP="00596DAE">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88EABC2" w14:textId="77777777" w:rsidR="00596DAE" w:rsidRDefault="00596DAE" w:rsidP="00596DAE">
      <w:pPr>
        <w:pStyle w:val="Bibliography"/>
      </w:pPr>
      <w:r>
        <w:t>R Core Team. 2019. R: A Language and Environment for Statistical Computing,.</w:t>
      </w:r>
    </w:p>
    <w:p w14:paraId="645FE52D" w14:textId="77777777" w:rsidR="00596DAE" w:rsidRDefault="00596DAE" w:rsidP="00596DAE">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4DE7D5ED" w14:textId="77777777" w:rsidR="00596DAE" w:rsidRDefault="00596DAE" w:rsidP="00596DAE">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5206B220" w14:textId="77777777" w:rsidR="00596DAE" w:rsidRDefault="00596DAE" w:rsidP="00596DAE">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65EC44F9" w14:textId="77777777" w:rsidR="00596DAE" w:rsidRDefault="00596DAE" w:rsidP="00596DAE">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41EEC02" w14:textId="77777777" w:rsidR="00596DAE" w:rsidRDefault="00596DAE" w:rsidP="00596DAE">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2150E39E" w14:textId="77777777" w:rsidR="00596DAE" w:rsidRDefault="00596DAE" w:rsidP="00596DAE">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738E48A" w14:textId="77777777" w:rsidR="00596DAE" w:rsidRDefault="00596DAE" w:rsidP="00596DAE">
      <w:pPr>
        <w:pStyle w:val="Bibliography"/>
      </w:pPr>
      <w:r>
        <w:t xml:space="preserve">Sargent, J. R., and S. Falk-Petersen. 1988. The lipid biochemistry of calanoid copepods. Hydrobiologia </w:t>
      </w:r>
      <w:r>
        <w:rPr>
          <w:b/>
          <w:bCs/>
        </w:rPr>
        <w:t>167–168</w:t>
      </w:r>
      <w:r>
        <w:t>: 101–114. doi:10.1007/BF00026297</w:t>
      </w:r>
    </w:p>
    <w:p w14:paraId="1CA44831" w14:textId="77777777" w:rsidR="00596DAE" w:rsidRDefault="00596DAE" w:rsidP="00596DAE">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65725345" w14:textId="77777777" w:rsidR="00596DAE" w:rsidRDefault="00596DAE" w:rsidP="00596DAE">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6DF1653D" w14:textId="77777777" w:rsidR="00596DAE" w:rsidRDefault="00596DAE" w:rsidP="00596DAE">
      <w:pPr>
        <w:pStyle w:val="Bibliography"/>
      </w:pPr>
      <w:r>
        <w:lastRenderedPageBreak/>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60C5D9EE" w14:textId="77777777" w:rsidR="00596DAE" w:rsidRDefault="00596DAE" w:rsidP="00596DAE">
      <w:pPr>
        <w:pStyle w:val="Bibliography"/>
      </w:pPr>
      <w:r>
        <w:t>Slowikowski, K. 2019. ggrepel: Automatically Position Non-Overlapping Text Labels with “ggplot2,.”</w:t>
      </w:r>
    </w:p>
    <w:p w14:paraId="21467A92" w14:textId="77777777" w:rsidR="00596DAE" w:rsidRDefault="00596DAE" w:rsidP="00596DAE">
      <w:pPr>
        <w:pStyle w:val="Bibliography"/>
      </w:pPr>
      <w:r>
        <w:t xml:space="preserve">Swann, G. E. A., V. N. Panizzo, S. Piccolroaz, and others. 2020. Changing nutrient cycling in Lake Baikal, the world’s oldest lake. PNAS </w:t>
      </w:r>
      <w:r>
        <w:rPr>
          <w:b/>
          <w:bCs/>
        </w:rPr>
        <w:t>117</w:t>
      </w:r>
      <w:r>
        <w:t>: 27211–27217. doi:10.1073/pnas.2013181117</w:t>
      </w:r>
    </w:p>
    <w:p w14:paraId="27D8F73A" w14:textId="77777777" w:rsidR="00596DAE" w:rsidRDefault="00596DAE" w:rsidP="00596DAE">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9912AC9" w14:textId="77777777" w:rsidR="00596DAE" w:rsidRDefault="00596DAE" w:rsidP="00596DAE">
      <w:pPr>
        <w:pStyle w:val="Bibliography"/>
      </w:pPr>
      <w:r>
        <w:t>Takhteev, V. V., and D. I. Didorenko. 2015. Fauna and ecology of amphipods of Lake Baikal: A Training manual, V.B. Sochava Institute of Geography SB RAS.</w:t>
      </w:r>
    </w:p>
    <w:p w14:paraId="61233C21" w14:textId="77777777" w:rsidR="00596DAE" w:rsidRDefault="00596DAE" w:rsidP="00596DAE">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FC6B966" w14:textId="77777777" w:rsidR="00596DAE" w:rsidRDefault="00596DAE" w:rsidP="00596DAE">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25C337C0" w14:textId="77777777" w:rsidR="00596DAE" w:rsidRDefault="00596DAE" w:rsidP="00596DAE">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4D3E9558" w14:textId="77777777" w:rsidR="00596DAE" w:rsidRDefault="00596DAE" w:rsidP="00596DAE">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4F42D94" w14:textId="77777777" w:rsidR="00596DAE" w:rsidRDefault="00596DAE" w:rsidP="00596DAE">
      <w:pPr>
        <w:pStyle w:val="Bibliography"/>
      </w:pPr>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p>
    <w:p w14:paraId="56857416" w14:textId="77777777" w:rsidR="00596DAE" w:rsidRDefault="00596DAE" w:rsidP="00596DAE">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58C34A6E" w14:textId="77777777" w:rsidR="00596DAE" w:rsidRDefault="00596DAE" w:rsidP="00596DAE">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70B4104" w14:textId="77777777" w:rsidR="00596DAE" w:rsidRDefault="00596DAE" w:rsidP="00596DAE">
      <w:pPr>
        <w:pStyle w:val="Bibliography"/>
      </w:pPr>
      <w:r>
        <w:t xml:space="preserve">Wickham, H. 2014. Tidy Data. Journal of Statistical Software </w:t>
      </w:r>
      <w:r>
        <w:rPr>
          <w:b/>
          <w:bCs/>
        </w:rPr>
        <w:t>59</w:t>
      </w:r>
      <w:r>
        <w:t>: 1–23. doi:10.18637/jss.v059.i10</w:t>
      </w:r>
    </w:p>
    <w:p w14:paraId="65CA153C" w14:textId="77777777" w:rsidR="00596DAE" w:rsidRDefault="00596DAE" w:rsidP="00596DAE">
      <w:pPr>
        <w:pStyle w:val="Bibliography"/>
      </w:pPr>
      <w:r>
        <w:t xml:space="preserve">Wickham, H., M. Averick, J. Bryan, and others. 2019. Welcome to the tidyverse. Journal of Open Source Software </w:t>
      </w:r>
      <w:r>
        <w:rPr>
          <w:b/>
          <w:bCs/>
        </w:rPr>
        <w:t>4</w:t>
      </w:r>
      <w:r>
        <w:t>: 1686. doi:10.21105/joss.01686</w:t>
      </w:r>
    </w:p>
    <w:p w14:paraId="149D9663" w14:textId="77777777" w:rsidR="00596DAE" w:rsidRDefault="00596DAE" w:rsidP="00596DAE">
      <w:pPr>
        <w:pStyle w:val="Bibliography"/>
      </w:pPr>
      <w:r>
        <w:t>Wilke, C. O. 2019. cowplot: Streamlined Plot Theme and Plot Annotations for “ggplot2,.”</w:t>
      </w:r>
    </w:p>
    <w:p w14:paraId="7C9F038A" w14:textId="77777777" w:rsidR="00596DAE" w:rsidRDefault="00596DAE" w:rsidP="00596DAE">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7B57D272" w14:textId="77777777" w:rsidR="00596DAE" w:rsidRDefault="00596DAE" w:rsidP="00596DAE">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73314F6E" w14:textId="77777777" w:rsidR="00596DAE" w:rsidRDefault="00596DAE" w:rsidP="00596DAE">
      <w:pPr>
        <w:pStyle w:val="Bibliography"/>
      </w:pPr>
      <w:r>
        <w:lastRenderedPageBreak/>
        <w:t xml:space="preserve">Yoshida, T., T. Sekino, M. Genkai-Kato, and others. 2003. Seasonal dynamics of primary production in the pelagic zone of southern Lake Baikal. Limnology </w:t>
      </w:r>
      <w:r>
        <w:rPr>
          <w:b/>
          <w:bCs/>
        </w:rPr>
        <w:t>4</w:t>
      </w:r>
      <w:r>
        <w:t>: 53–62. doi:10.1007/s10201-002-0089-3</w:t>
      </w:r>
    </w:p>
    <w:p w14:paraId="45C11E14" w14:textId="77777777" w:rsidR="00596DAE" w:rsidRDefault="00596DAE" w:rsidP="00596DAE">
      <w:pPr>
        <w:pStyle w:val="Bibliography"/>
      </w:pPr>
      <w:r>
        <w:t>2016a. Methods for determination of nitrogen-containing matters (with corrections) (Методы определения азотсодержащих веществ (с Поправками)).</w:t>
      </w:r>
    </w:p>
    <w:p w14:paraId="1CABCD7E" w14:textId="77777777" w:rsidR="00596DAE" w:rsidRDefault="00596DAE" w:rsidP="00596DAE">
      <w:pPr>
        <w:pStyle w:val="Bibliography"/>
      </w:pPr>
      <w:r>
        <w:t>2016b. Methods for determination of phosphorus-containing matters (with corrections) (Методы определения фосфорсодержащих веществ).</w:t>
      </w:r>
    </w:p>
    <w:p w14:paraId="05F727A7" w14:textId="77777777" w:rsidR="00596DAE" w:rsidRDefault="00596DAE" w:rsidP="00596DAE">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5352360F"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1938B289"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99619B">
        <w:t xml:space="preserve">and Vadim V. </w:t>
      </w:r>
      <w:proofErr w:type="spellStart"/>
      <w:r w:rsidR="0099619B">
        <w:t>Takhteev</w:t>
      </w:r>
      <w:proofErr w:type="spellEnd"/>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1347880E"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EBA75" w14:textId="77777777" w:rsidR="00EC4BC4" w:rsidRDefault="00EC4BC4">
      <w:r>
        <w:separator/>
      </w:r>
    </w:p>
  </w:endnote>
  <w:endnote w:type="continuationSeparator" w:id="0">
    <w:p w14:paraId="0AE69650" w14:textId="77777777" w:rsidR="00EC4BC4" w:rsidRDefault="00EC4B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016C19" w:rsidRDefault="00016C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016C19" w:rsidRDefault="00016C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1AF55" w14:textId="77777777" w:rsidR="00EC4BC4" w:rsidRDefault="00EC4BC4">
      <w:r>
        <w:separator/>
      </w:r>
    </w:p>
  </w:footnote>
  <w:footnote w:type="continuationSeparator" w:id="0">
    <w:p w14:paraId="3F22D799" w14:textId="77777777" w:rsidR="00EC4BC4" w:rsidRDefault="00EC4B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016C19" w:rsidRDefault="00016C19">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104C"/>
    <w:rsid w:val="00012F81"/>
    <w:rsid w:val="00016C19"/>
    <w:rsid w:val="00031A36"/>
    <w:rsid w:val="00043612"/>
    <w:rsid w:val="00045DBB"/>
    <w:rsid w:val="00047794"/>
    <w:rsid w:val="00087094"/>
    <w:rsid w:val="00093005"/>
    <w:rsid w:val="00097E8E"/>
    <w:rsid w:val="000C3774"/>
    <w:rsid w:val="000D21EB"/>
    <w:rsid w:val="000D39B9"/>
    <w:rsid w:val="000D6137"/>
    <w:rsid w:val="000D631A"/>
    <w:rsid w:val="000D7242"/>
    <w:rsid w:val="000F040B"/>
    <w:rsid w:val="000F110B"/>
    <w:rsid w:val="000F2C72"/>
    <w:rsid w:val="000F33B3"/>
    <w:rsid w:val="000F6074"/>
    <w:rsid w:val="00132A72"/>
    <w:rsid w:val="001415D2"/>
    <w:rsid w:val="0014344E"/>
    <w:rsid w:val="00164694"/>
    <w:rsid w:val="001769E5"/>
    <w:rsid w:val="0018248C"/>
    <w:rsid w:val="0018276D"/>
    <w:rsid w:val="00192EF6"/>
    <w:rsid w:val="00193C4A"/>
    <w:rsid w:val="001A542A"/>
    <w:rsid w:val="001A5C9F"/>
    <w:rsid w:val="001F692E"/>
    <w:rsid w:val="002138B5"/>
    <w:rsid w:val="002211DA"/>
    <w:rsid w:val="00222970"/>
    <w:rsid w:val="00236C31"/>
    <w:rsid w:val="00247471"/>
    <w:rsid w:val="002862B7"/>
    <w:rsid w:val="00290646"/>
    <w:rsid w:val="00293998"/>
    <w:rsid w:val="002A508A"/>
    <w:rsid w:val="002A51C9"/>
    <w:rsid w:val="002A7FE9"/>
    <w:rsid w:val="002B408F"/>
    <w:rsid w:val="002B7B37"/>
    <w:rsid w:val="002F0AC7"/>
    <w:rsid w:val="00306ED2"/>
    <w:rsid w:val="00314DF3"/>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725C8"/>
    <w:rsid w:val="004808AA"/>
    <w:rsid w:val="00487E5A"/>
    <w:rsid w:val="004B0121"/>
    <w:rsid w:val="004B1E7F"/>
    <w:rsid w:val="004B30F1"/>
    <w:rsid w:val="004C051D"/>
    <w:rsid w:val="004C7A09"/>
    <w:rsid w:val="004D047A"/>
    <w:rsid w:val="004E3300"/>
    <w:rsid w:val="004F673E"/>
    <w:rsid w:val="005054BA"/>
    <w:rsid w:val="00522920"/>
    <w:rsid w:val="00555DF8"/>
    <w:rsid w:val="00570225"/>
    <w:rsid w:val="00574505"/>
    <w:rsid w:val="005842AF"/>
    <w:rsid w:val="00596DAE"/>
    <w:rsid w:val="005A6157"/>
    <w:rsid w:val="005B0DA3"/>
    <w:rsid w:val="005B6D06"/>
    <w:rsid w:val="00606362"/>
    <w:rsid w:val="00611323"/>
    <w:rsid w:val="00625B3E"/>
    <w:rsid w:val="00641685"/>
    <w:rsid w:val="00641893"/>
    <w:rsid w:val="00654112"/>
    <w:rsid w:val="0066218C"/>
    <w:rsid w:val="006708B1"/>
    <w:rsid w:val="0067747D"/>
    <w:rsid w:val="00681CE9"/>
    <w:rsid w:val="00683C89"/>
    <w:rsid w:val="006846A1"/>
    <w:rsid w:val="006A1C88"/>
    <w:rsid w:val="006B0CD5"/>
    <w:rsid w:val="006B2FFE"/>
    <w:rsid w:val="006B5814"/>
    <w:rsid w:val="006D0D31"/>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1678"/>
    <w:rsid w:val="0086480D"/>
    <w:rsid w:val="00882F0F"/>
    <w:rsid w:val="008949B7"/>
    <w:rsid w:val="008A03F1"/>
    <w:rsid w:val="008C474C"/>
    <w:rsid w:val="008F1A58"/>
    <w:rsid w:val="008F7B2D"/>
    <w:rsid w:val="00906441"/>
    <w:rsid w:val="00926DA7"/>
    <w:rsid w:val="009574CD"/>
    <w:rsid w:val="0096228F"/>
    <w:rsid w:val="00967C85"/>
    <w:rsid w:val="00981DF3"/>
    <w:rsid w:val="00983F21"/>
    <w:rsid w:val="00987274"/>
    <w:rsid w:val="009956E8"/>
    <w:rsid w:val="0099619B"/>
    <w:rsid w:val="009A07E9"/>
    <w:rsid w:val="009A29EA"/>
    <w:rsid w:val="009B4412"/>
    <w:rsid w:val="009B4DF1"/>
    <w:rsid w:val="009C6B31"/>
    <w:rsid w:val="009D204F"/>
    <w:rsid w:val="009F6610"/>
    <w:rsid w:val="00A04A22"/>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853E5"/>
    <w:rsid w:val="00B8620B"/>
    <w:rsid w:val="00B94B6D"/>
    <w:rsid w:val="00B97B81"/>
    <w:rsid w:val="00BA2B15"/>
    <w:rsid w:val="00BA63B5"/>
    <w:rsid w:val="00BB005D"/>
    <w:rsid w:val="00BC3E51"/>
    <w:rsid w:val="00BC6A79"/>
    <w:rsid w:val="00BE2A6F"/>
    <w:rsid w:val="00BE6C57"/>
    <w:rsid w:val="00C03C83"/>
    <w:rsid w:val="00C21008"/>
    <w:rsid w:val="00C316F5"/>
    <w:rsid w:val="00C34B40"/>
    <w:rsid w:val="00C42C3E"/>
    <w:rsid w:val="00C5582D"/>
    <w:rsid w:val="00C62E71"/>
    <w:rsid w:val="00C900D5"/>
    <w:rsid w:val="00CA0691"/>
    <w:rsid w:val="00CA1591"/>
    <w:rsid w:val="00CB7741"/>
    <w:rsid w:val="00CC032D"/>
    <w:rsid w:val="00CD0CFE"/>
    <w:rsid w:val="00CE7589"/>
    <w:rsid w:val="00D14AB9"/>
    <w:rsid w:val="00D219F9"/>
    <w:rsid w:val="00D32EA8"/>
    <w:rsid w:val="00D42F9E"/>
    <w:rsid w:val="00D4646A"/>
    <w:rsid w:val="00D46E53"/>
    <w:rsid w:val="00D6763D"/>
    <w:rsid w:val="00D87563"/>
    <w:rsid w:val="00D91BDE"/>
    <w:rsid w:val="00DB41AE"/>
    <w:rsid w:val="00DC22BF"/>
    <w:rsid w:val="00DC792B"/>
    <w:rsid w:val="00DF00E4"/>
    <w:rsid w:val="00DF136B"/>
    <w:rsid w:val="00DF5D3F"/>
    <w:rsid w:val="00E00078"/>
    <w:rsid w:val="00E10AF9"/>
    <w:rsid w:val="00E11F1F"/>
    <w:rsid w:val="00E233D9"/>
    <w:rsid w:val="00E47643"/>
    <w:rsid w:val="00E65CBA"/>
    <w:rsid w:val="00E73590"/>
    <w:rsid w:val="00E7676D"/>
    <w:rsid w:val="00E902AC"/>
    <w:rsid w:val="00EA5934"/>
    <w:rsid w:val="00EB2152"/>
    <w:rsid w:val="00EB500E"/>
    <w:rsid w:val="00EC4BC4"/>
    <w:rsid w:val="00ED3B19"/>
    <w:rsid w:val="00ED3C6A"/>
    <w:rsid w:val="00ED6CA6"/>
    <w:rsid w:val="00EE0669"/>
    <w:rsid w:val="00EE46A1"/>
    <w:rsid w:val="00F04096"/>
    <w:rsid w:val="00F07905"/>
    <w:rsid w:val="00F10CA9"/>
    <w:rsid w:val="00F119CD"/>
    <w:rsid w:val="00F15F8B"/>
    <w:rsid w:val="00F21F22"/>
    <w:rsid w:val="00F22039"/>
    <w:rsid w:val="00F347B7"/>
    <w:rsid w:val="00F3782F"/>
    <w:rsid w:val="00F5319C"/>
    <w:rsid w:val="00F534C0"/>
    <w:rsid w:val="00F84029"/>
    <w:rsid w:val="00F938EC"/>
    <w:rsid w:val="00FB2C2B"/>
    <w:rsid w:val="00FC2070"/>
    <w:rsid w:val="00FD499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350CC-9C18-4457-BA6A-52962B77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8</Pages>
  <Words>35780</Words>
  <Characters>210749</Characters>
  <Application>Microsoft Office Word</Application>
  <DocSecurity>0</DocSecurity>
  <Lines>4581</Lines>
  <Paragraphs>1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3</cp:revision>
  <cp:lastPrinted>2020-10-24T22:08:00Z</cp:lastPrinted>
  <dcterms:created xsi:type="dcterms:W3CDTF">2021-01-07T00:39:00Z</dcterms:created>
  <dcterms:modified xsi:type="dcterms:W3CDTF">2021-01-0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y8milY7c"/&gt;&lt;style id="http://www.zotero.org/styles/limnology-and-oceanography" hasBibliography="1" bibliographyStyleHasBeenSet="1"/&gt;&lt;prefs&gt;&lt;pref name="fieldType" value="Field"/&gt;&lt;/prefs&gt;&lt;/data&gt;</vt:lpwstr>
  </property>
</Properties>
</file>